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77777777"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r>
        <w:rPr>
          <w:vertAlign w:val="subscript"/>
        </w:rPr>
        <w:t>.</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77777777"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K)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77777777" w:rsidR="007F2702" w:rsidRPr="00887A22" w:rsidRDefault="007F2702" w:rsidP="007F2702">
      <w:pPr>
        <w:pStyle w:val="Heading2"/>
      </w:pPr>
      <w:bookmarkStart w:id="137" w:name="_Toc164865789"/>
      <w:r>
        <w:t>Data Preprocessing and Modeling</w:t>
      </w:r>
      <w:bookmarkEnd w:id="137"/>
    </w:p>
    <w:p w14:paraId="3B5E9EE2" w14:textId="77777777" w:rsidR="001723CF" w:rsidRDefault="006F0541" w:rsidP="001723CF">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15AF85BD" w14:textId="0B5AF466" w:rsidR="001723CF" w:rsidRPr="001723CF"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 xml:space="preserve">: </w:t>
      </w:r>
      <w:r w:rsidRPr="001723CF">
        <w:rPr>
          <w:rFonts w:cs="Times New Roman"/>
          <w:szCs w:val="24"/>
        </w:rPr>
        <w:t>All data preprocessing and integration tasks were conducted using Python 3.11, with key libraries including:</w:t>
      </w:r>
    </w:p>
    <w:p w14:paraId="09AA5FE8" w14:textId="77777777" w:rsidR="001723CF" w:rsidRPr="001723CF" w:rsidRDefault="001723CF" w:rsidP="001723CF">
      <w:pPr>
        <w:numPr>
          <w:ilvl w:val="0"/>
          <w:numId w:val="73"/>
        </w:numPr>
        <w:contextualSpacing/>
        <w:rPr>
          <w:rFonts w:cs="Times New Roman"/>
          <w:szCs w:val="24"/>
        </w:rPr>
      </w:pPr>
      <w:r w:rsidRPr="001723CF">
        <w:rPr>
          <w:rFonts w:cs="Times New Roman"/>
          <w:szCs w:val="24"/>
        </w:rPr>
        <w:t>pandas 2.2 for data manipulation</w:t>
      </w:r>
    </w:p>
    <w:p w14:paraId="682DFC41" w14:textId="77777777" w:rsidR="001723CF" w:rsidRPr="001723CF" w:rsidRDefault="001723CF" w:rsidP="001723CF">
      <w:pPr>
        <w:numPr>
          <w:ilvl w:val="0"/>
          <w:numId w:val="73"/>
        </w:numPr>
        <w:contextualSpacing/>
        <w:rPr>
          <w:rFonts w:cs="Times New Roman"/>
          <w:szCs w:val="24"/>
        </w:rPr>
      </w:pPr>
      <w:proofErr w:type="spellStart"/>
      <w:r w:rsidRPr="001723CF">
        <w:rPr>
          <w:rFonts w:cs="Times New Roman"/>
          <w:szCs w:val="24"/>
        </w:rPr>
        <w:t>numpy</w:t>
      </w:r>
      <w:proofErr w:type="spellEnd"/>
      <w:r w:rsidRPr="001723CF">
        <w:rPr>
          <w:rFonts w:cs="Times New Roman"/>
          <w:szCs w:val="24"/>
        </w:rPr>
        <w:t xml:space="preserve"> 1.26 for numerical operations</w:t>
      </w:r>
    </w:p>
    <w:p w14:paraId="47333390" w14:textId="77777777" w:rsidR="001723CF" w:rsidRPr="001723CF" w:rsidRDefault="001723CF" w:rsidP="001723CF">
      <w:pPr>
        <w:numPr>
          <w:ilvl w:val="0"/>
          <w:numId w:val="73"/>
        </w:numPr>
        <w:contextualSpacing/>
        <w:rPr>
          <w:rFonts w:cs="Times New Roman"/>
          <w:szCs w:val="24"/>
        </w:rPr>
      </w:pPr>
      <w:r w:rsidRPr="001723CF">
        <w:rPr>
          <w:rFonts w:cs="Times New Roman"/>
          <w:szCs w:val="24"/>
        </w:rPr>
        <w:t>scikit-learn 1.3 for preprocessing and scaling</w:t>
      </w:r>
    </w:p>
    <w:p w14:paraId="124DEF03" w14:textId="77777777" w:rsidR="001723CF" w:rsidRPr="001723CF" w:rsidRDefault="001723CF" w:rsidP="001723CF">
      <w:pPr>
        <w:numPr>
          <w:ilvl w:val="0"/>
          <w:numId w:val="73"/>
        </w:numPr>
        <w:contextualSpacing/>
        <w:rPr>
          <w:rFonts w:cs="Times New Roman"/>
          <w:szCs w:val="24"/>
        </w:rPr>
      </w:pPr>
      <w:r w:rsidRPr="001723CF">
        <w:rPr>
          <w:rFonts w:cs="Times New Roman"/>
          <w:szCs w:val="24"/>
        </w:rPr>
        <w:t>Custom modules were created for hashing, encoding, and feature engineering tasks.</w:t>
      </w:r>
    </w:p>
    <w:p w14:paraId="73E54C36" w14:textId="380215ED" w:rsidR="001723CF" w:rsidRPr="00C563B5" w:rsidRDefault="001723CF" w:rsidP="001723CF">
      <w:pPr>
        <w:contextualSpacing/>
        <w:rPr>
          <w:rFonts w:cs="Times New Roman"/>
          <w:szCs w:val="24"/>
        </w:rPr>
      </w:pPr>
      <w:r w:rsidRPr="001723CF">
        <w:rPr>
          <w:rFonts w:cs="Times New Roman"/>
          <w:szCs w:val="24"/>
        </w:rPr>
        <w:t>Scripts and code modules supporting the data preparation pipeline are document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Pr="005221C5" w:rsidRDefault="007F2702" w:rsidP="007F2702">
      <w:pPr>
        <w:pStyle w:val="Heading3"/>
      </w:pPr>
      <w:r w:rsidRPr="005221C5">
        <w:lastRenderedPageBreak/>
        <w:t>Data Exploration</w:t>
      </w:r>
    </w:p>
    <w:p w14:paraId="7C0FB953" w14:textId="77777777" w:rsidR="007F2702" w:rsidRPr="00FE23DD" w:rsidRDefault="00000000" w:rsidP="007F2702">
      <w:pPr>
        <w:ind w:left="720"/>
        <w:rPr>
          <w:rFonts w:cs="Times New Roman"/>
          <w:szCs w:val="24"/>
        </w:rPr>
      </w:pPr>
      <w:sdt>
        <w:sdtPr>
          <w:rPr>
            <w:rFonts w:cs="Times New Roman"/>
            <w:szCs w:val="24"/>
          </w:rPr>
          <w:id w:val="185978208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You should include the data exploration, identifying the similarities, contrasts, and anomalies you observed. Documentation should include graphs, charts, and tables created programmatically. (Do not include ALL different graphs for all variables; instead, focus on the findings that provide new insights, guide your research, and alter your steps or identified constraints).</w:t>
      </w:r>
    </w:p>
    <w:p w14:paraId="0245ADC0" w14:textId="77777777" w:rsidR="007F2702" w:rsidRPr="00FE23DD" w:rsidRDefault="00000000" w:rsidP="007F2702">
      <w:pPr>
        <w:ind w:left="720"/>
        <w:rPr>
          <w:rFonts w:cs="Times New Roman"/>
          <w:szCs w:val="24"/>
        </w:rPr>
      </w:pPr>
      <w:sdt>
        <w:sdtPr>
          <w:rPr>
            <w:rFonts w:cs="Times New Roman"/>
            <w:szCs w:val="24"/>
          </w:rPr>
          <w:id w:val="57794994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Examples can be </w:t>
      </w:r>
      <w:proofErr w:type="spellStart"/>
      <w:r w:rsidR="007F2702" w:rsidRPr="00FE23DD">
        <w:rPr>
          <w:rFonts w:cs="Times New Roman"/>
          <w:szCs w:val="24"/>
        </w:rPr>
        <w:t>qqplots</w:t>
      </w:r>
      <w:proofErr w:type="spellEnd"/>
      <w:r w:rsidR="007F2702" w:rsidRPr="00FE23DD">
        <w:rPr>
          <w:rFonts w:cs="Times New Roman"/>
          <w:szCs w:val="24"/>
        </w:rPr>
        <w:t xml:space="preserve"> proving normality and histograms. Parallel boxplots and time series plots identify differences in distributions and boxplots for initial populations with vast amounts of data. 5-number summaries in tables along with standard deviations, recognizing differences in internal variation of comparing populations, loess graphs that compare time series, interactive graphs identifying differences of tendency measures, heatmaps, scatterplot matrices, </w:t>
      </w:r>
      <w:proofErr w:type="spellStart"/>
      <w:r w:rsidR="007F2702" w:rsidRPr="00FE23DD">
        <w:rPr>
          <w:rFonts w:cs="Times New Roman"/>
          <w:szCs w:val="24"/>
        </w:rPr>
        <w:t>etc</w:t>
      </w:r>
      <w:proofErr w:type="spellEnd"/>
      <w:r w:rsidR="007F2702" w:rsidRPr="00FE23DD">
        <w:rPr>
          <w:rFonts w:cs="Times New Roman"/>
          <w:szCs w:val="24"/>
        </w:rPr>
        <w:t>…</w:t>
      </w:r>
    </w:p>
    <w:p w14:paraId="46275752" w14:textId="77777777" w:rsidR="007F2702" w:rsidRPr="00FE23DD" w:rsidRDefault="00000000" w:rsidP="007F2702">
      <w:pPr>
        <w:ind w:left="720"/>
        <w:rPr>
          <w:rFonts w:cs="Times New Roman"/>
          <w:szCs w:val="24"/>
        </w:rPr>
      </w:pPr>
      <w:sdt>
        <w:sdtPr>
          <w:rPr>
            <w:rFonts w:cs="Times New Roman"/>
            <w:szCs w:val="24"/>
          </w:rPr>
          <w:id w:val="6238033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Document only the most insightful visualizations and tables that guide the research direction.</w:t>
      </w:r>
    </w:p>
    <w:p w14:paraId="6E4DC3F3" w14:textId="77777777" w:rsidR="007F2702" w:rsidRPr="005221C5" w:rsidRDefault="007F2702" w:rsidP="007F2702">
      <w:pPr>
        <w:pStyle w:val="Heading2"/>
        <w:rPr>
          <w:rFonts w:eastAsia="MS Gothic"/>
        </w:rPr>
      </w:pPr>
      <w:bookmarkStart w:id="138" w:name="_Toc164865790"/>
      <w:r w:rsidRPr="005221C5">
        <w:rPr>
          <w:rFonts w:eastAsia="MS Gothic"/>
        </w:rPr>
        <w:t>Data Mining</w:t>
      </w:r>
      <w:bookmarkEnd w:id="138"/>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6755FD36" w14:textId="77777777" w:rsidR="007F2702" w:rsidRDefault="00000000" w:rsidP="007F2702">
      <w:pPr>
        <w:ind w:left="720"/>
        <w:rPr>
          <w:rFonts w:cs="Times New Roman"/>
          <w:szCs w:val="24"/>
        </w:rPr>
      </w:pPr>
      <w:sdt>
        <w:sdtPr>
          <w:rPr>
            <w:rFonts w:cs="Times New Roman"/>
            <w:szCs w:val="24"/>
          </w:rPr>
          <w:id w:val="-98569559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relevant programming modules in the Appendix.</w:t>
      </w:r>
    </w:p>
    <w:p w14:paraId="68DFE492" w14:textId="77777777" w:rsidR="007F2702" w:rsidRPr="005221C5" w:rsidRDefault="007F2702" w:rsidP="007F2702">
      <w:pPr>
        <w:pStyle w:val="Heading3"/>
      </w:pPr>
      <w:r w:rsidRPr="005221C5">
        <w:t>Model Validation and Hyperparameter Tuning</w:t>
      </w:r>
    </w:p>
    <w:p w14:paraId="70509AB7" w14:textId="77777777" w:rsidR="007F2702" w:rsidRPr="005221C5" w:rsidRDefault="00000000" w:rsidP="007F2702">
      <w:pPr>
        <w:ind w:left="720"/>
        <w:rPr>
          <w:rFonts w:cs="Times New Roman"/>
          <w:szCs w:val="24"/>
        </w:rPr>
      </w:pPr>
      <w:sdt>
        <w:sdtPr>
          <w:rPr>
            <w:rFonts w:cs="Times New Roman"/>
            <w:szCs w:val="24"/>
          </w:rPr>
          <w:id w:val="-978226588"/>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Validate the model to ensure its accuracy and generalizability. Employ methods like cross-validation, ROC curves, precision-recall curves, and confusion matrices. The above are just examples of measures for validation; depending on your research focus, another type of measure may be appropriate. (For LLMs, Blue Score, Rouge Score, Hallucinations Score etc.)</w:t>
      </w:r>
    </w:p>
    <w:p w14:paraId="5F4C4AFA" w14:textId="77777777" w:rsidR="007F2702" w:rsidRPr="005221C5" w:rsidRDefault="00000000" w:rsidP="007F2702">
      <w:pPr>
        <w:ind w:left="720"/>
        <w:rPr>
          <w:rFonts w:cs="Times New Roman"/>
          <w:szCs w:val="24"/>
        </w:rPr>
      </w:pPr>
      <w:sdt>
        <w:sdtPr>
          <w:rPr>
            <w:rFonts w:cs="Times New Roman"/>
            <w:szCs w:val="24"/>
          </w:rPr>
          <w:id w:val="-1973592692"/>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iscuss hyperparameter tuning strategies, such as grid or random search, and their impact on model performance.</w:t>
      </w:r>
    </w:p>
    <w:p w14:paraId="0CE53343" w14:textId="77777777" w:rsidR="007F2702" w:rsidRPr="005221C5" w:rsidRDefault="00000000" w:rsidP="007F2702">
      <w:pPr>
        <w:ind w:left="720"/>
        <w:rPr>
          <w:rFonts w:cs="Times New Roman"/>
          <w:szCs w:val="24"/>
        </w:rPr>
      </w:pPr>
      <w:sdt>
        <w:sdtPr>
          <w:rPr>
            <w:rFonts w:cs="Times New Roman"/>
            <w:szCs w:val="24"/>
          </w:rPr>
          <w:id w:val="427007841"/>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 model with alternative models or algorithms, focusing on error metrics and performance measures.</w:t>
      </w:r>
    </w:p>
    <w:p w14:paraId="4FEC4E08" w14:textId="77777777" w:rsidR="007F2702" w:rsidRPr="005221C5" w:rsidRDefault="00000000" w:rsidP="007F2702">
      <w:pPr>
        <w:ind w:left="720"/>
        <w:rPr>
          <w:rFonts w:cs="Times New Roman"/>
          <w:szCs w:val="24"/>
        </w:rPr>
      </w:pPr>
      <w:sdt>
        <w:sdtPr>
          <w:rPr>
            <w:rFonts w:cs="Times New Roman"/>
            <w:szCs w:val="24"/>
          </w:rPr>
          <w:id w:val="605163080"/>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f applicable, use triangulation or other methods to validate the model's results.</w:t>
      </w:r>
    </w:p>
    <w:p w14:paraId="377A67B1" w14:textId="77777777" w:rsidR="007F2702" w:rsidRPr="005221C5" w:rsidRDefault="00000000" w:rsidP="007F2702">
      <w:pPr>
        <w:ind w:left="720"/>
        <w:rPr>
          <w:rFonts w:cs="Times New Roman"/>
          <w:szCs w:val="24"/>
        </w:rPr>
      </w:pPr>
      <w:sdt>
        <w:sdtPr>
          <w:rPr>
            <w:rFonts w:cs="Times New Roman"/>
            <w:szCs w:val="24"/>
          </w:rPr>
          <w:id w:val="-1794205489"/>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the programming modules for model validation and hyperparameter tuning in the Appendix.</w:t>
      </w:r>
    </w:p>
    <w:p w14:paraId="6DE8C285" w14:textId="77777777" w:rsidR="007F2702" w:rsidRPr="005221C5" w:rsidRDefault="007F2702" w:rsidP="007F2702">
      <w:pPr>
        <w:pStyle w:val="Heading3"/>
      </w:pPr>
      <w:r w:rsidRPr="005221C5">
        <w:t>Data Modeling</w:t>
      </w:r>
    </w:p>
    <w:p w14:paraId="157B64A0" w14:textId="77777777" w:rsidR="007F2702" w:rsidRPr="007348E7" w:rsidRDefault="00000000" w:rsidP="007F2702">
      <w:pPr>
        <w:ind w:left="720"/>
        <w:rPr>
          <w:rFonts w:cs="Times New Roman"/>
          <w:szCs w:val="24"/>
        </w:rPr>
      </w:pPr>
      <w:sdt>
        <w:sdtPr>
          <w:rPr>
            <w:rFonts w:cs="Times New Roman"/>
            <w:szCs w:val="24"/>
          </w:rPr>
          <w:id w:val="-103781255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In this paragraph, you should discuss the modeling method or methods you </w:t>
      </w:r>
      <w:proofErr w:type="gramStart"/>
      <w:r w:rsidR="007F2702" w:rsidRPr="007348E7">
        <w:rPr>
          <w:rFonts w:cs="Times New Roman"/>
          <w:szCs w:val="24"/>
        </w:rPr>
        <w:t>followed</w:t>
      </w:r>
      <w:proofErr w:type="gramEnd"/>
      <w:r w:rsidR="007F2702" w:rsidRPr="007348E7">
        <w:rPr>
          <w:rFonts w:cs="Times New Roman"/>
          <w:szCs w:val="24"/>
        </w:rPr>
        <w:t xml:space="preserve"> in every detail.</w:t>
      </w:r>
    </w:p>
    <w:p w14:paraId="39D00ECA" w14:textId="77777777" w:rsidR="007F2702" w:rsidRPr="007348E7" w:rsidRDefault="00000000" w:rsidP="007F2702">
      <w:pPr>
        <w:ind w:left="720"/>
        <w:rPr>
          <w:rFonts w:cs="Times New Roman"/>
          <w:szCs w:val="24"/>
        </w:rPr>
      </w:pPr>
      <w:sdt>
        <w:sdtPr>
          <w:rPr>
            <w:rFonts w:cs="Times New Roman"/>
            <w:szCs w:val="24"/>
          </w:rPr>
          <w:id w:val="-157219212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iscuss in detail why the requirements of using the specific model are satisfied by your sample. (you may need to support this with evidence, graphs, or diagnostics)</w:t>
      </w:r>
    </w:p>
    <w:p w14:paraId="7DD42BDA" w14:textId="77777777" w:rsidR="007F2702" w:rsidRPr="007348E7" w:rsidRDefault="00000000" w:rsidP="007F2702">
      <w:pPr>
        <w:ind w:left="720"/>
        <w:rPr>
          <w:rFonts w:cs="Times New Roman"/>
          <w:szCs w:val="24"/>
        </w:rPr>
      </w:pPr>
      <w:sdt>
        <w:sdtPr>
          <w:rPr>
            <w:rFonts w:cs="Times New Roman"/>
            <w:szCs w:val="24"/>
          </w:rPr>
          <w:id w:val="208024042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Describe the input selection process, training, testing, the data you used for testing, and the included or excluded variables.</w:t>
      </w:r>
    </w:p>
    <w:p w14:paraId="4FA34D8B" w14:textId="77777777" w:rsidR="007F2702" w:rsidRPr="007348E7" w:rsidRDefault="00000000" w:rsidP="007F2702">
      <w:pPr>
        <w:ind w:left="720"/>
        <w:rPr>
          <w:rFonts w:cs="Times New Roman"/>
          <w:szCs w:val="24"/>
        </w:rPr>
      </w:pPr>
      <w:sdt>
        <w:sdtPr>
          <w:rPr>
            <w:rFonts w:cs="Times New Roman"/>
            <w:szCs w:val="24"/>
          </w:rPr>
          <w:id w:val="1590345839"/>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Explain the different approaches you followed to your resulting model.</w:t>
      </w:r>
    </w:p>
    <w:p w14:paraId="46E2B75F" w14:textId="77777777" w:rsidR="007F2702" w:rsidRPr="007348E7" w:rsidRDefault="00000000" w:rsidP="007F2702">
      <w:pPr>
        <w:ind w:left="720"/>
        <w:rPr>
          <w:rFonts w:cs="Times New Roman"/>
          <w:szCs w:val="24"/>
        </w:rPr>
      </w:pPr>
      <w:sdt>
        <w:sdtPr>
          <w:rPr>
            <w:rFonts w:cs="Times New Roman"/>
            <w:szCs w:val="24"/>
          </w:rPr>
          <w:id w:val="-2045201196"/>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7348E7">
        <w:rPr>
          <w:rFonts w:cs="Times New Roman"/>
          <w:szCs w:val="24"/>
        </w:rPr>
        <w:t xml:space="preserve"> 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02A1843E" w14:textId="77777777" w:rsidR="007F2702" w:rsidRPr="007348E7" w:rsidRDefault="007F2702" w:rsidP="007F2702">
      <w:pPr>
        <w:ind w:left="720"/>
        <w:rPr>
          <w:rFonts w:cs="Times New Roman"/>
          <w:szCs w:val="24"/>
        </w:rPr>
      </w:pPr>
      <w:r w:rsidRPr="007348E7">
        <w:rPr>
          <w:rFonts w:cs="Times New Roman"/>
          <w:szCs w:val="24"/>
        </w:rPr>
        <w:t xml:space="preserve"> </w:t>
      </w:r>
      <w:sdt>
        <w:sdtPr>
          <w:rPr>
            <w:rFonts w:cs="Times New Roman"/>
            <w:szCs w:val="24"/>
          </w:rPr>
          <w:id w:val="1413897869"/>
          <w14:checkbox>
            <w14:checked w14:val="0"/>
            <w14:checkedState w14:val="2612" w14:font="MS Gothic"/>
            <w14:uncheckedState w14:val="2610" w14:font="MS Gothic"/>
          </w14:checkbox>
        </w:sdtPr>
        <w:sdtContent>
          <w:r w:rsidRPr="007348E7">
            <w:rPr>
              <w:rFonts w:ascii="Segoe UI Symbol" w:hAnsi="Segoe UI Symbol" w:cs="Segoe UI Symbol"/>
              <w:szCs w:val="24"/>
            </w:rPr>
            <w:t>☐</w:t>
          </w:r>
        </w:sdtContent>
      </w:sdt>
      <w:r w:rsidRPr="007348E7">
        <w:rPr>
          <w:rFonts w:cs="Times New Roman"/>
          <w:szCs w:val="24"/>
        </w:rPr>
        <w:t xml:space="preserve"> Present relevant graphs, charts, and tables generated by the algorithm or created for analysis.</w:t>
      </w:r>
    </w:p>
    <w:p w14:paraId="095AF201" w14:textId="77777777" w:rsidR="007F2702" w:rsidRPr="005221C5" w:rsidRDefault="00000000" w:rsidP="007F2702">
      <w:pPr>
        <w:ind w:left="720"/>
        <w:rPr>
          <w:rFonts w:cs="Times New Roman"/>
          <w:szCs w:val="24"/>
        </w:rPr>
      </w:pPr>
      <w:sdt>
        <w:sdtPr>
          <w:rPr>
            <w:rFonts w:cs="Times New Roman"/>
            <w:szCs w:val="24"/>
          </w:rPr>
          <w:id w:val="-1818955140"/>
          <w14:checkbox>
            <w14:checked w14:val="0"/>
            <w14:checkedState w14:val="2612" w14:font="MS Gothic"/>
            <w14:uncheckedState w14:val="2610" w14:font="MS Gothic"/>
          </w14:checkbox>
        </w:sdtPr>
        <w:sdtContent>
          <w:r w:rsidR="007F2702" w:rsidRPr="007348E7">
            <w:rPr>
              <w:rFonts w:ascii="Segoe UI Symbol" w:hAnsi="Segoe UI Symbol" w:cs="Segoe UI Symbol"/>
              <w:szCs w:val="24"/>
            </w:rPr>
            <w:t>☐</w:t>
          </w:r>
        </w:sdtContent>
      </w:sdt>
      <w:r w:rsidR="007F2702" w:rsidRPr="005221C5">
        <w:rPr>
          <w:rFonts w:cs="Times New Roman"/>
          <w:szCs w:val="24"/>
        </w:rPr>
        <w:t xml:space="preserve"> Include programming modules related to data modeling in the Appendix.</w:t>
      </w:r>
    </w:p>
    <w:p w14:paraId="0102BBAE" w14:textId="77777777" w:rsidR="007F2702" w:rsidRDefault="007F2702" w:rsidP="007F2702">
      <w:pPr>
        <w:pStyle w:val="Heading2"/>
      </w:pPr>
      <w:bookmarkStart w:id="139" w:name="_Toc164865791"/>
      <w:commentRangeStart w:id="140"/>
      <w:r>
        <w:t>Results</w:t>
      </w:r>
      <w:commentRangeEnd w:id="140"/>
      <w:r>
        <w:rPr>
          <w:rStyle w:val="CommentReference"/>
        </w:rPr>
        <w:commentReference w:id="140"/>
      </w:r>
      <w:bookmarkEnd w:id="139"/>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1"/>
      <w:r w:rsidR="007F2702" w:rsidRPr="00887A22">
        <w:t>Provide an overview of the demographic information collected. It can be presented in a table. Ensure no potentially identifying information is reported.</w:t>
      </w:r>
      <w:commentRangeEnd w:id="141"/>
      <w:r w:rsidR="007F2702">
        <w:rPr>
          <w:rStyle w:val="CommentReference"/>
          <w:rFonts w:eastAsia="Times New Roman" w:cs="Arial"/>
          <w:szCs w:val="20"/>
        </w:rPr>
        <w:commentReference w:id="141"/>
      </w:r>
    </w:p>
    <w:p w14:paraId="21AEF45F" w14:textId="77777777" w:rsidR="007F2702" w:rsidRPr="00611057" w:rsidRDefault="007F2702" w:rsidP="007F2702">
      <w:pPr>
        <w:pStyle w:val="Heading3"/>
      </w:pPr>
      <w:commentRangeStart w:id="142"/>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2"/>
      <w:r>
        <w:rPr>
          <w:rStyle w:val="CommentReference"/>
          <w:rFonts w:eastAsia="Times New Roman" w:cs="Arial"/>
          <w:szCs w:val="20"/>
        </w:rPr>
        <w:commentReference w:id="142"/>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lastRenderedPageBreak/>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lastRenderedPageBreak/>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3"/>
      <w:r>
        <w:t xml:space="preserve">Research Question # (Hypothesis when necessary) </w:t>
      </w:r>
      <w:commentRangeEnd w:id="143"/>
      <w:r>
        <w:rPr>
          <w:rStyle w:val="CommentReference"/>
        </w:rPr>
        <w:commentReference w:id="143"/>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4"/>
      <w:commentRangeStart w:id="145"/>
      <w:commentRangeStart w:id="146"/>
      <w:r w:rsidR="007F2702" w:rsidRPr="00887A22">
        <w:t>tables and/or figures to report the results as appropriate</w:t>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commentRangeEnd w:id="146"/>
      <w:r w:rsidR="007F2702">
        <w:rPr>
          <w:rStyle w:val="CommentReference"/>
          <w:rFonts w:eastAsia="Times New Roman" w:cs="Arial"/>
          <w:szCs w:val="20"/>
        </w:rPr>
        <w:commentReference w:id="146"/>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w:t>
      </w:r>
      <w:r w:rsidR="007F2702" w:rsidRPr="00887A22">
        <w:lastRenderedPageBreak/>
        <w:t xml:space="preserve">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7" w:name="_Toc464831675"/>
      <w:bookmarkStart w:id="148" w:name="_Toc465328407"/>
      <w:bookmarkStart w:id="149" w:name="_Toc164865792"/>
      <w:bookmarkStart w:id="150" w:name="_Toc222132556"/>
      <w:bookmarkStart w:id="151" w:name="_Toc251424090"/>
      <w:commentRangeStart w:id="152"/>
      <w:r>
        <w:t>Evaluation of the Findings</w:t>
      </w:r>
      <w:bookmarkEnd w:id="147"/>
      <w:bookmarkEnd w:id="148"/>
      <w:commentRangeEnd w:id="152"/>
      <w:r>
        <w:rPr>
          <w:rStyle w:val="CommentReference"/>
        </w:rPr>
        <w:commentReference w:id="152"/>
      </w:r>
      <w:bookmarkEnd w:id="149"/>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3" w:name="_Toc164865793"/>
      <w:r>
        <w:t>Limitations</w:t>
      </w:r>
      <w:bookmarkEnd w:id="153"/>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4" w:name="_Toc464831676"/>
      <w:bookmarkStart w:id="155" w:name="_Toc465328408"/>
      <w:bookmarkStart w:id="156" w:name="_Toc164865794"/>
      <w:r w:rsidRPr="00887A22">
        <w:t>Summary</w:t>
      </w:r>
      <w:bookmarkEnd w:id="150"/>
      <w:bookmarkEnd w:id="151"/>
      <w:bookmarkEnd w:id="154"/>
      <w:bookmarkEnd w:id="155"/>
      <w:bookmarkEnd w:id="156"/>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7" w:name="_Toc251424091"/>
      <w:bookmarkStart w:id="158" w:name="_Toc464831677"/>
      <w:bookmarkStart w:id="159" w:name="_Toc465328409"/>
      <w:bookmarkStart w:id="160" w:name="_Toc164865795"/>
      <w:r w:rsidRPr="00887A22">
        <w:lastRenderedPageBreak/>
        <w:t xml:space="preserve">Chapter 5: Implications, </w:t>
      </w:r>
      <w:commentRangeStart w:id="161"/>
      <w:r w:rsidRPr="00887A22">
        <w:t>Recommendations</w:t>
      </w:r>
      <w:commentRangeEnd w:id="161"/>
      <w:r>
        <w:rPr>
          <w:rStyle w:val="CommentReference"/>
          <w:b w:val="0"/>
          <w:bCs w:val="0"/>
          <w:szCs w:val="20"/>
        </w:rPr>
        <w:commentReference w:id="161"/>
      </w:r>
      <w:r w:rsidRPr="00887A22">
        <w:t>, and Conclusions</w:t>
      </w:r>
      <w:bookmarkEnd w:id="157"/>
      <w:bookmarkEnd w:id="158"/>
      <w:bookmarkEnd w:id="159"/>
      <w:bookmarkEnd w:id="160"/>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2" w:name="_Toc464831678"/>
      <w:bookmarkStart w:id="163" w:name="_Toc465328410"/>
    </w:p>
    <w:p w14:paraId="4C5B1E12" w14:textId="77777777" w:rsidR="007F2702" w:rsidRPr="00887A22" w:rsidRDefault="007F2702" w:rsidP="007F2702">
      <w:pPr>
        <w:pStyle w:val="Heading2"/>
      </w:pPr>
      <w:bookmarkStart w:id="164" w:name="_Toc164865796"/>
      <w:r>
        <w:t>Implications</w:t>
      </w:r>
      <w:bookmarkEnd w:id="162"/>
      <w:bookmarkEnd w:id="163"/>
      <w:bookmarkEnd w:id="164"/>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5"/>
      <w:r w:rsidRPr="005422F4">
        <w:lastRenderedPageBreak/>
        <w:t xml:space="preserve">Research Question 1/Hypothesis </w:t>
      </w:r>
      <w:commentRangeEnd w:id="165"/>
      <w:r w:rsidRPr="005422F4">
        <w:commentReference w:id="165"/>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6" w:name="_Toc222132559"/>
      <w:bookmarkStart w:id="167" w:name="_Toc251424093"/>
      <w:bookmarkStart w:id="168" w:name="_Toc464831679"/>
      <w:bookmarkStart w:id="169" w:name="_Toc465328411"/>
      <w:bookmarkStart w:id="170" w:name="_Toc164865797"/>
      <w:r w:rsidRPr="00887A22">
        <w:t>Recommendations</w:t>
      </w:r>
      <w:bookmarkEnd w:id="166"/>
      <w:bookmarkEnd w:id="167"/>
      <w:r w:rsidRPr="00887A22">
        <w:t xml:space="preserve"> for </w:t>
      </w:r>
      <w:bookmarkEnd w:id="168"/>
      <w:bookmarkEnd w:id="169"/>
      <w:r w:rsidRPr="00887A22">
        <w:t>Practice</w:t>
      </w:r>
      <w:bookmarkEnd w:id="170"/>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1" w:name="_Toc464831680"/>
      <w:bookmarkStart w:id="172" w:name="_Toc465328412"/>
      <w:bookmarkStart w:id="173" w:name="_Toc164865798"/>
      <w:r w:rsidRPr="00887A22">
        <w:t>Recommendations for Future Research</w:t>
      </w:r>
      <w:bookmarkEnd w:id="171"/>
      <w:bookmarkEnd w:id="172"/>
      <w:bookmarkEnd w:id="173"/>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4" w:name="_Toc222132560"/>
      <w:bookmarkStart w:id="175" w:name="_Toc251424094"/>
      <w:bookmarkStart w:id="176" w:name="_Toc464831681"/>
      <w:bookmarkStart w:id="177" w:name="_Toc465328413"/>
      <w:bookmarkStart w:id="178" w:name="_Toc164865799"/>
      <w:r w:rsidRPr="00887A22">
        <w:t>Conclusions</w:t>
      </w:r>
      <w:bookmarkEnd w:id="174"/>
      <w:bookmarkEnd w:id="175"/>
      <w:bookmarkEnd w:id="176"/>
      <w:bookmarkEnd w:id="177"/>
      <w:bookmarkEnd w:id="178"/>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9" w:name="_Toc184834461"/>
      <w:r w:rsidRPr="009A5606">
        <w:lastRenderedPageBreak/>
        <w:t>References</w:t>
      </w:r>
      <w:bookmarkEnd w:id="133"/>
      <w:bookmarkEnd w:id="134"/>
      <w:bookmarkEnd w:id="179"/>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80" w:name="_Toc464831684"/>
      <w:bookmarkStart w:id="181" w:name="_Toc465328416"/>
      <w:bookmarkStart w:id="182"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3"/>
      <w:r w:rsidRPr="0070192C">
        <w:t xml:space="preserve">Appendix </w:t>
      </w:r>
      <w:commentRangeStart w:id="184"/>
      <w:r w:rsidRPr="0070192C">
        <w:t>A</w:t>
      </w:r>
      <w:commentRangeEnd w:id="183"/>
      <w:r>
        <w:rPr>
          <w:rStyle w:val="CommentReference"/>
          <w:b w:val="0"/>
          <w:bCs w:val="0"/>
          <w:szCs w:val="20"/>
        </w:rPr>
        <w:commentReference w:id="183"/>
      </w:r>
      <w:commentRangeEnd w:id="184"/>
      <w:r>
        <w:rPr>
          <w:rStyle w:val="CommentReference"/>
          <w:b w:val="0"/>
          <w:bCs w:val="0"/>
          <w:szCs w:val="20"/>
        </w:rPr>
        <w:commentReference w:id="184"/>
      </w:r>
      <w:r>
        <w:br/>
      </w:r>
      <w:r w:rsidRPr="0070192C">
        <w:t xml:space="preserve"> </w:t>
      </w:r>
      <w:bookmarkEnd w:id="180"/>
      <w:bookmarkEnd w:id="181"/>
      <w:r w:rsidRPr="0070192C">
        <w:t>XXX</w:t>
      </w:r>
      <w:bookmarkEnd w:id="182"/>
    </w:p>
    <w:p w14:paraId="04DB4CF7" w14:textId="77777777" w:rsidR="007F2702" w:rsidRPr="00887A22" w:rsidRDefault="007F2702" w:rsidP="007F2702">
      <w:pPr>
        <w:contextualSpacing/>
      </w:pPr>
      <w:commentRangeStart w:id="185"/>
      <w:r w:rsidRPr="00887A22">
        <w:t>Insert Appendix A content here…</w:t>
      </w:r>
      <w:commentRangeEnd w:id="185"/>
      <w:r>
        <w:rPr>
          <w:rStyle w:val="CommentReference"/>
          <w:rFonts w:eastAsia="Times New Roman" w:cs="Arial"/>
          <w:szCs w:val="20"/>
        </w:rPr>
        <w:commentReference w:id="185"/>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6" w:name="_Toc464831685"/>
      <w:bookmarkStart w:id="187" w:name="_Toc465328417"/>
      <w:bookmarkStart w:id="188" w:name="_Toc164865802"/>
      <w:r w:rsidRPr="0070192C">
        <w:lastRenderedPageBreak/>
        <w:t xml:space="preserve">Appendix </w:t>
      </w:r>
      <w:commentRangeStart w:id="189"/>
      <w:commentRangeStart w:id="190"/>
      <w:r w:rsidRPr="0070192C">
        <w:t>B</w:t>
      </w:r>
      <w:commentRangeEnd w:id="189"/>
      <w:r>
        <w:rPr>
          <w:rStyle w:val="CommentReference"/>
          <w:b w:val="0"/>
          <w:bCs w:val="0"/>
          <w:szCs w:val="20"/>
        </w:rPr>
        <w:commentReference w:id="189"/>
      </w:r>
      <w:commentRangeEnd w:id="190"/>
      <w:r>
        <w:rPr>
          <w:rStyle w:val="CommentReference"/>
          <w:b w:val="0"/>
          <w:bCs w:val="0"/>
          <w:szCs w:val="20"/>
        </w:rPr>
        <w:commentReference w:id="190"/>
      </w:r>
      <w:r>
        <w:br/>
      </w:r>
      <w:r w:rsidRPr="0070192C">
        <w:t>XXX</w:t>
      </w:r>
      <w:bookmarkEnd w:id="186"/>
      <w:bookmarkEnd w:id="187"/>
      <w:bookmarkEnd w:id="188"/>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1" w:name="_Toc164865803"/>
      <w:r w:rsidRPr="0070192C">
        <w:lastRenderedPageBreak/>
        <w:t xml:space="preserve">Appendix </w:t>
      </w:r>
      <w:r>
        <w:t>C</w:t>
      </w:r>
      <w:commentRangeStart w:id="192"/>
      <w:commentRangeEnd w:id="192"/>
      <w:r>
        <w:rPr>
          <w:rStyle w:val="CommentReference"/>
          <w:b w:val="0"/>
          <w:bCs w:val="0"/>
          <w:szCs w:val="20"/>
        </w:rPr>
        <w:commentReference w:id="192"/>
      </w:r>
      <w:r>
        <w:br/>
      </w:r>
      <w:r w:rsidRPr="0070192C">
        <w:t>XXX</w:t>
      </w:r>
      <w:bookmarkEnd w:id="191"/>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40"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1"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2"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3"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4"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5"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6"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2"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1"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5"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3"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4"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5"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9"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90"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2"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EC6A1" w14:textId="77777777" w:rsidR="009A70B3" w:rsidRDefault="009A70B3">
      <w:pPr>
        <w:spacing w:line="240" w:lineRule="auto"/>
      </w:pPr>
      <w:r>
        <w:separator/>
      </w:r>
    </w:p>
  </w:endnote>
  <w:endnote w:type="continuationSeparator" w:id="0">
    <w:p w14:paraId="28759DC1" w14:textId="77777777" w:rsidR="009A70B3" w:rsidRDefault="009A70B3">
      <w:pPr>
        <w:spacing w:line="240" w:lineRule="auto"/>
      </w:pPr>
      <w:r>
        <w:continuationSeparator/>
      </w:r>
    </w:p>
  </w:endnote>
  <w:endnote w:type="continuationNotice" w:id="1">
    <w:p w14:paraId="66C3B07F" w14:textId="77777777" w:rsidR="009A70B3" w:rsidRDefault="009A70B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AFD1C9" w14:textId="77777777" w:rsidR="009A70B3" w:rsidRDefault="009A70B3">
      <w:pPr>
        <w:spacing w:line="240" w:lineRule="auto"/>
      </w:pPr>
      <w:r>
        <w:separator/>
      </w:r>
    </w:p>
  </w:footnote>
  <w:footnote w:type="continuationSeparator" w:id="0">
    <w:p w14:paraId="4B6E1790" w14:textId="77777777" w:rsidR="009A70B3" w:rsidRDefault="009A70B3">
      <w:pPr>
        <w:spacing w:line="240" w:lineRule="auto"/>
      </w:pPr>
      <w:r>
        <w:continuationSeparator/>
      </w:r>
    </w:p>
  </w:footnote>
  <w:footnote w:type="continuationNotice" w:id="1">
    <w:p w14:paraId="3C9E6B7A" w14:textId="77777777" w:rsidR="009A70B3" w:rsidRDefault="009A70B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50A0"/>
    <w:rsid w:val="009155DD"/>
    <w:rsid w:val="00915B47"/>
    <w:rsid w:val="0091745D"/>
    <w:rsid w:val="009175AC"/>
    <w:rsid w:val="00920C0E"/>
    <w:rsid w:val="00921606"/>
    <w:rsid w:val="0092259C"/>
    <w:rsid w:val="009269EC"/>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6370"/>
    <w:rsid w:val="009A29B4"/>
    <w:rsid w:val="009A41D7"/>
    <w:rsid w:val="009A5576"/>
    <w:rsid w:val="009A5606"/>
    <w:rsid w:val="009A657E"/>
    <w:rsid w:val="009A70B3"/>
    <w:rsid w:val="009B1947"/>
    <w:rsid w:val="009B521D"/>
    <w:rsid w:val="009B5DA1"/>
    <w:rsid w:val="009C3643"/>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2EC6"/>
    <w:rsid w:val="00E43018"/>
    <w:rsid w:val="00E438EB"/>
    <w:rsid w:val="00E45C91"/>
    <w:rsid w:val="00E46CB9"/>
    <w:rsid w:val="00E46F45"/>
    <w:rsid w:val="00E5059B"/>
    <w:rsid w:val="00E50688"/>
    <w:rsid w:val="00E51BBF"/>
    <w:rsid w:val="00E52AB7"/>
    <w:rsid w:val="00E5375D"/>
    <w:rsid w:val="00E60688"/>
    <w:rsid w:val="00E612B6"/>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26</Pages>
  <Words>67842</Words>
  <Characters>386706</Characters>
  <Application>Microsoft Office Word</Application>
  <DocSecurity>0</DocSecurity>
  <Lines>3222</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3</cp:revision>
  <cp:lastPrinted>2024-12-10T22:44:00Z</cp:lastPrinted>
  <dcterms:created xsi:type="dcterms:W3CDTF">2025-04-26T15:33:00Z</dcterms:created>
  <dcterms:modified xsi:type="dcterms:W3CDTF">2025-04-2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